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127A58" w14:textId="0F1350B2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40"/>
          <w:szCs w:val="40"/>
          <w:lang w:eastAsia="en-ID"/>
          <w14:ligatures w14:val="none"/>
        </w:rPr>
        <w:t>TUGAS 2</w:t>
      </w:r>
    </w:p>
    <w:p w14:paraId="51EC5237" w14:textId="77777777" w:rsidR="009054F5" w:rsidRPr="009054F5" w:rsidRDefault="009054F5" w:rsidP="009054F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</w:p>
    <w:p w14:paraId="0F6C8366" w14:textId="2C30D0D7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  <w:t>RANGKUMAN ROUTING DAN ROUTER</w:t>
      </w:r>
    </w:p>
    <w:p w14:paraId="50F9A4C3" w14:textId="77777777" w:rsidR="009054F5" w:rsidRPr="009054F5" w:rsidRDefault="009054F5" w:rsidP="009054F5">
      <w:pPr>
        <w:spacing w:after="24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</w:p>
    <w:p w14:paraId="1432BC56" w14:textId="77777777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Times New Roman"/>
          <w:b/>
          <w:bCs/>
          <w:noProof/>
          <w:color w:val="000000"/>
          <w:kern w:val="0"/>
          <w:sz w:val="24"/>
          <w:szCs w:val="24"/>
          <w:bdr w:val="none" w:sz="0" w:space="0" w:color="auto" w:frame="1"/>
          <w:lang w:eastAsia="en-ID"/>
          <w14:ligatures w14:val="none"/>
        </w:rPr>
        <w:drawing>
          <wp:inline distT="0" distB="0" distL="0" distR="0" wp14:anchorId="570A7CFC" wp14:editId="70DA6F27">
            <wp:extent cx="2655799" cy="2647950"/>
            <wp:effectExtent l="0" t="0" r="0" b="0"/>
            <wp:docPr id="2044923054" name="Picture 1" descr="Logo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4923054" name="Picture 1" descr="Logo&#10;&#10;Description automatically generated with low confidenc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0122" cy="26522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EA67D5" w14:textId="59FF9E4C" w:rsidR="009054F5" w:rsidRPr="009054F5" w:rsidRDefault="009054F5" w:rsidP="009054F5">
      <w:pPr>
        <w:spacing w:after="24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</w:p>
    <w:p w14:paraId="059E3C5C" w14:textId="77777777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Arial"/>
          <w:color w:val="000000"/>
          <w:kern w:val="0"/>
          <w:sz w:val="24"/>
          <w:szCs w:val="24"/>
          <w:lang w:eastAsia="en-ID"/>
          <w14:ligatures w14:val="none"/>
        </w:rPr>
      </w:pPr>
    </w:p>
    <w:p w14:paraId="227E5111" w14:textId="77777777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24"/>
          <w:lang w:eastAsia="en-ID"/>
          <w14:ligatures w14:val="none"/>
        </w:rPr>
      </w:pPr>
      <w:proofErr w:type="spellStart"/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24"/>
          <w:lang w:eastAsia="en-ID"/>
          <w14:ligatures w14:val="none"/>
        </w:rPr>
        <w:t>Disusun</w:t>
      </w:r>
      <w:proofErr w:type="spellEnd"/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24"/>
          <w:lang w:eastAsia="en-ID"/>
          <w14:ligatures w14:val="none"/>
        </w:rPr>
        <w:t xml:space="preserve"> Oleh:</w:t>
      </w:r>
    </w:p>
    <w:p w14:paraId="33D3C4FA" w14:textId="77777777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Arial"/>
          <w:color w:val="000000"/>
          <w:kern w:val="0"/>
          <w:sz w:val="24"/>
          <w:szCs w:val="24"/>
          <w:lang w:eastAsia="en-ID"/>
          <w14:ligatures w14:val="none"/>
        </w:rPr>
      </w:pPr>
      <w:proofErr w:type="spellStart"/>
      <w:r w:rsidRPr="009054F5">
        <w:rPr>
          <w:rFonts w:ascii="Times New Roman" w:eastAsia="Times New Roman" w:hAnsi="Times New Roman" w:cs="Arial"/>
          <w:color w:val="000000"/>
          <w:kern w:val="0"/>
          <w:sz w:val="24"/>
          <w:szCs w:val="24"/>
          <w:lang w:eastAsia="en-ID"/>
          <w14:ligatures w14:val="none"/>
        </w:rPr>
        <w:t>Aisyah</w:t>
      </w:r>
      <w:proofErr w:type="spellEnd"/>
      <w:r w:rsidRPr="009054F5">
        <w:rPr>
          <w:rFonts w:ascii="Times New Roman" w:eastAsia="Times New Roman" w:hAnsi="Times New Roman" w:cs="Arial"/>
          <w:color w:val="000000"/>
          <w:kern w:val="0"/>
          <w:sz w:val="24"/>
          <w:szCs w:val="24"/>
          <w:lang w:eastAsia="en-ID"/>
          <w14:ligatures w14:val="none"/>
        </w:rPr>
        <w:t xml:space="preserve"> Nabila Zahra </w:t>
      </w:r>
    </w:p>
    <w:p w14:paraId="62F8C321" w14:textId="5E387393" w:rsidR="009054F5" w:rsidRP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color w:val="000000"/>
          <w:kern w:val="0"/>
          <w:sz w:val="24"/>
          <w:szCs w:val="24"/>
          <w:lang w:eastAsia="en-ID"/>
          <w14:ligatures w14:val="none"/>
        </w:rPr>
        <w:t>(1204210122 / IS-04-04)</w:t>
      </w:r>
    </w:p>
    <w:p w14:paraId="7C62AD8A" w14:textId="77777777" w:rsidR="009054F5" w:rsidRPr="009054F5" w:rsidRDefault="009054F5" w:rsidP="009054F5">
      <w:pPr>
        <w:spacing w:after="24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  <w:r w:rsidRPr="009054F5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br/>
      </w:r>
    </w:p>
    <w:p w14:paraId="70A87E31" w14:textId="681E7D5A" w:rsidR="009054F5" w:rsidRPr="009054F5" w:rsidRDefault="009054F5" w:rsidP="00600445">
      <w:pPr>
        <w:spacing w:after="0" w:line="276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  <w:t>PROGRAM STUDI SISTEM INFORMASI</w:t>
      </w:r>
    </w:p>
    <w:p w14:paraId="0AFE0FC5" w14:textId="77777777" w:rsidR="009054F5" w:rsidRPr="009054F5" w:rsidRDefault="009054F5" w:rsidP="00600445">
      <w:pPr>
        <w:spacing w:after="0" w:line="276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  <w:t>FAKULTAS TEKNOLOGI INFORMASI DAN BISNIS</w:t>
      </w:r>
    </w:p>
    <w:p w14:paraId="4FAFB6AE" w14:textId="77777777" w:rsidR="009054F5" w:rsidRPr="009054F5" w:rsidRDefault="009054F5" w:rsidP="00600445">
      <w:pPr>
        <w:spacing w:after="0" w:line="276" w:lineRule="auto"/>
        <w:jc w:val="center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  <w:t>INSTITUT TEKNOLOGI TELKOM SURABAYA</w:t>
      </w:r>
    </w:p>
    <w:p w14:paraId="387D8FAD" w14:textId="0B338BA9" w:rsidR="008D1673" w:rsidRDefault="009054F5" w:rsidP="00600445">
      <w:pPr>
        <w:spacing w:after="0" w:line="276" w:lineRule="auto"/>
        <w:jc w:val="center"/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</w:pPr>
      <w:r w:rsidRPr="009054F5"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  <w:t>2023</w:t>
      </w:r>
    </w:p>
    <w:p w14:paraId="1A862B7F" w14:textId="77777777" w:rsid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</w:pPr>
    </w:p>
    <w:p w14:paraId="2438CB8B" w14:textId="77777777" w:rsidR="009054F5" w:rsidRDefault="009054F5" w:rsidP="009054F5">
      <w:pPr>
        <w:spacing w:after="0" w:line="240" w:lineRule="auto"/>
        <w:jc w:val="center"/>
        <w:rPr>
          <w:rFonts w:ascii="Times New Roman" w:eastAsia="Times New Roman" w:hAnsi="Times New Roman" w:cs="Arial"/>
          <w:b/>
          <w:bCs/>
          <w:color w:val="000000"/>
          <w:kern w:val="0"/>
          <w:sz w:val="32"/>
          <w:szCs w:val="32"/>
          <w:lang w:eastAsia="en-ID"/>
          <w14:ligatures w14:val="none"/>
        </w:rPr>
      </w:pPr>
    </w:p>
    <w:p w14:paraId="5D0041FE" w14:textId="77777777" w:rsidR="00BD3AE9" w:rsidRDefault="00C07F66" w:rsidP="00C07F66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</w:pPr>
      <w:proofErr w:type="spellStart"/>
      <w:r w:rsidRPr="00BD3AE9"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  <w:lastRenderedPageBreak/>
        <w:t>Konsep</w:t>
      </w:r>
      <w:proofErr w:type="spellEnd"/>
      <w:r w:rsidR="00BD3AE9" w:rsidRPr="00BD3AE9"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  <w:t xml:space="preserve"> dan </w:t>
      </w:r>
      <w:proofErr w:type="spellStart"/>
      <w:r w:rsidR="00BD3AE9" w:rsidRPr="00BD3AE9"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  <w:t>Pengertian</w:t>
      </w:r>
      <w:proofErr w:type="spellEnd"/>
      <w:r w:rsidRPr="00BD3AE9"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  <w:t xml:space="preserve"> Routing</w:t>
      </w:r>
    </w:p>
    <w:p w14:paraId="06848CBE" w14:textId="4A2CDC3C" w:rsidR="00C07F66" w:rsidRPr="00BD3AE9" w:rsidRDefault="00BD3AE9" w:rsidP="00BD3AE9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sep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</w:t>
      </w:r>
    </w:p>
    <w:p w14:paraId="4AB149D3" w14:textId="402CA207" w:rsidR="00826AFD" w:rsidRDefault="00BD3AE9" w:rsidP="00BD3AE9">
      <w:pPr>
        <w:pStyle w:val="ListParagraph"/>
        <w:spacing w:after="0" w:line="240" w:lineRule="auto"/>
        <w:ind w:left="144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  <w:t xml:space="preserve">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rup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rotoko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ta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dapat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at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ain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begin"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instrText xml:space="preserve"> ADDIN ZOTERO_ITEM CSL_CITATION {"citationID":"2IaX24qN","properties":{"formattedCitation":"[1]","plainCitation":"[1]","noteIndex":0},"citationItems":[{"id":345,"uris":["http://zotero.org/users/10833703/items/L2NDLTNW"],"itemData":{"id":345,"type":"chapter","container-title":"MODEL JARINGAN KOMPUTER","publisher":"STMIK AKBA","title":"BAB 6 KONSEP ROUTING","author":[{"family":"Syamsu","given":"Suryadi"}]}}],"schema":"https://github.com/citation-style-language/schema/raw/master/csl-citation.json"} </w:instrTex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separate"/>
      </w:r>
      <w:r w:rsidRPr="00BD3AE9">
        <w:rPr>
          <w:rFonts w:ascii="Times New Roman" w:hAnsi="Times New Roman" w:cs="Times New Roman"/>
          <w:sz w:val="24"/>
        </w:rPr>
        <w:t>[1]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end"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ing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iliki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gas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muk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baik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k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umber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lalui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hingga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roses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girim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jadi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efisie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i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sebut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dan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formasi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bagika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aupun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statis </w:t>
      </w:r>
      <w:proofErr w:type="spellStart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826AFD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lain.</w:t>
      </w:r>
    </w:p>
    <w:p w14:paraId="3D8124C6" w14:textId="77777777" w:rsidR="00826AFD" w:rsidRDefault="00826AFD" w:rsidP="00BD3AE9">
      <w:pPr>
        <w:pStyle w:val="ListParagraph"/>
        <w:spacing w:after="0" w:line="240" w:lineRule="auto"/>
        <w:ind w:left="144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6B727214" w14:textId="7034593A" w:rsidR="00B22587" w:rsidRDefault="00826AFD" w:rsidP="00BD3AE9">
      <w:pPr>
        <w:pStyle w:val="ListParagraph"/>
        <w:spacing w:after="0" w:line="240" w:lineRule="auto"/>
        <w:ind w:left="144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  <w:t xml:space="preserve">Proses 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awal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entu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ake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irim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nt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dasar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form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dala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pert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 w:rsidR="00B22587"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source address</w:t>
      </w:r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rt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disi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lanjutny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telah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udah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tentu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Router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yang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letak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ada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am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Router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ikutny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rim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,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mudi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prosesny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k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ikutny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agi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hingga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ampai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 w:rsidR="00B22587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25A30BC2" w14:textId="77777777" w:rsidR="00B22587" w:rsidRDefault="00B22587" w:rsidP="00BD3AE9">
      <w:pPr>
        <w:pStyle w:val="ListParagraph"/>
        <w:spacing w:after="0" w:line="240" w:lineRule="auto"/>
        <w:ind w:left="1440"/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</w:pPr>
    </w:p>
    <w:p w14:paraId="08984035" w14:textId="11A49C3A" w:rsidR="00607625" w:rsidRDefault="00B22587" w:rsidP="00BD3AE9">
      <w:pPr>
        <w:pStyle w:val="ListParagraph"/>
        <w:spacing w:after="0" w:line="240" w:lineRule="auto"/>
        <w:ind w:left="144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  <w:tab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Pad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mum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bag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jad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u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yait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statis dan 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  <w:r w:rsidR="0090187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Pada routing statis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firgur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lak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nual </w:t>
      </w:r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oleh administrator,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hingga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harus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asuk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hapus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nual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ika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jadi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ubah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opologi</w:t>
      </w:r>
      <w:proofErr w:type="spellEnd"/>
      <w:r w:rsidR="0090187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dang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ring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lam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kala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sar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Karena router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rotokol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ntu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otomatis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dasar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formasi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umpulk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lain di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lam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64B265A7" w14:textId="1F7FE59B" w:rsidR="00607625" w:rsidRPr="00B22587" w:rsidRDefault="00607625" w:rsidP="00BD3AE9">
      <w:pPr>
        <w:pStyle w:val="ListParagraph"/>
        <w:spacing w:after="0" w:line="240" w:lineRule="auto"/>
        <w:ind w:left="144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</w:p>
    <w:p w14:paraId="2E83A2D2" w14:textId="71FBE3F4" w:rsidR="00BD3AE9" w:rsidRPr="00607625" w:rsidRDefault="00BD3AE9" w:rsidP="00BD3AE9">
      <w:pPr>
        <w:pStyle w:val="ListParagraph"/>
        <w:numPr>
          <w:ilvl w:val="0"/>
          <w:numId w:val="2"/>
        </w:numPr>
        <w:spacing w:after="0" w:line="240" w:lineRule="auto"/>
        <w:rPr>
          <w:rFonts w:ascii="Times New Roman" w:eastAsia="Times New Roman" w:hAnsi="Times New Roman" w:cs="Arial"/>
          <w:b/>
          <w:bCs/>
          <w:color w:val="000000"/>
          <w:kern w:val="0"/>
          <w:sz w:val="28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- </w:t>
      </w:r>
      <w:proofErr w:type="spellStart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 w:rsidR="00607625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outing</w:t>
      </w:r>
    </w:p>
    <w:p w14:paraId="67A298ED" w14:textId="6FAEEC52" w:rsidR="00607625" w:rsidRPr="00901873" w:rsidRDefault="00901873" w:rsidP="00901873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8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tatic Routing (Routing statis)</w:t>
      </w:r>
    </w:p>
    <w:p w14:paraId="6A008808" w14:textId="61B2D58E" w:rsidR="00901873" w:rsidRDefault="00901873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ing statis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l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a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statis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entuan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lakuak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nual oleh administrato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a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sebu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i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fta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l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tent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la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mas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IP Address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na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. Routing statis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coco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kal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ci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id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ring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lak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uba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opolog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begin"/>
      </w:r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instrText xml:space="preserve"> ADDIN ZOTERO_ITEM CSL_CITATION {"citationID":"udnCNImI","properties":{"formattedCitation":"[2]","plainCitation":"[2]","noteIndex":0},"citationItems":[{"id":347,"uris":["http://zotero.org/users/10833703/items/RDIANKYM"],"itemData":{"id":347,"type":"article-journal","collection-title":"11","container-title":"Jurnal Ilmu-ilmu Informatika dan Manajemen STMIK","title":"PROTOCOL ROUTING","volume":"13","author":[{"family":"Nurazizah","given":"Indah Dapina"}],"issued":{"date-parts":[["2022"]],"season":"Mei"}}}],"schema":"https://github.com/citation-style-language/schema/raw/master/csl-citation.json"} </w:instrText>
      </w:r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separate"/>
      </w:r>
      <w:r w:rsidR="00866B63" w:rsidRPr="00866B63">
        <w:rPr>
          <w:rFonts w:ascii="Times New Roman" w:hAnsi="Times New Roman" w:cs="Times New Roman"/>
          <w:sz w:val="24"/>
        </w:rPr>
        <w:t>[2]</w:t>
      </w:r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end"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3AB69D5F" w14:textId="77777777" w:rsidR="00646622" w:rsidRDefault="00646622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68E71952" w14:textId="70A3384D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lebi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:</w:t>
      </w:r>
    </w:p>
    <w:p w14:paraId="0CD28215" w14:textId="666334FA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1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ringan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inerj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 xml:space="preserve">processor </w:t>
      </w:r>
      <w:r w:rsidRPr="00866B63"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router</w:t>
      </w:r>
    </w:p>
    <w:p w14:paraId="12AE2833" w14:textId="3BEB7BB5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2. Routing statis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m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banding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10E1B173" w14:textId="49DB1E5C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3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girim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ake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ce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aren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ud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tahu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ul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7303223E" w14:textId="77777777" w:rsidR="00646622" w:rsidRDefault="00646622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0BD624A3" w14:textId="12FF9BA7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kura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:</w:t>
      </w:r>
    </w:p>
    <w:p w14:paraId="32F9270A" w14:textId="5F8A18C5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1. </w:t>
      </w:r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Administrator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harus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etahui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mua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formasi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sing-masing router yang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263DBA3C" w14:textId="4D500C95" w:rsidR="00646622" w:rsidRDefault="00646622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2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figur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maki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mi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ik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statis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la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kal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sa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3709488A" w14:textId="77777777" w:rsidR="00866B63" w:rsidRDefault="00866B63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52C5DD68" w14:textId="77777777" w:rsidR="00C7425A" w:rsidRDefault="00C7425A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238765A4" w14:textId="77777777" w:rsidR="00C7425A" w:rsidRPr="00866B63" w:rsidRDefault="00C7425A" w:rsidP="00866B6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1A141252" w14:textId="01AA5ACE" w:rsidR="00901873" w:rsidRPr="00901873" w:rsidRDefault="00901873" w:rsidP="00901873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8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lastRenderedPageBreak/>
        <w:t xml:space="preserve">Dynamic Routing (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)</w:t>
      </w:r>
    </w:p>
    <w:p w14:paraId="374AB404" w14:textId="77777777" w:rsidR="00C7425A" w:rsidRDefault="00C7425A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657CCD45" w14:textId="1C530099" w:rsidR="00901873" w:rsidRDefault="00901873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l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rotoko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nt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na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efisie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efisie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perbaru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a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dasakrn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form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terim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lain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dala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ak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t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any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ad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kal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sa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mplek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ring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jad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uba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opolog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begin"/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instrText xml:space="preserve"> ADDIN ZOTERO_ITEM CSL_CITATION {"citationID":"c2DW2nmE","properties":{"formattedCitation":"[2]","plainCitation":"[2]","noteIndex":0},"citationItems":[{"id":347,"uris":["http://zotero.org/users/10833703/items/RDIANKYM"],"itemData":{"id":347,"type":"article-journal","collection-title":"11","container-title":"Jurnal Ilmu-ilmu Informatika dan Manajemen STMIK","title":"PROTOCOL ROUTING","volume":"13","author":[{"family":"Nurazizah","given":"Indah Dapina"}],"issued":{"date-parts":[["2022"]],"season":"Mei"}}}],"schema":"https://github.com/citation-style-language/schema/raw/master/csl-citation.json"} </w:instrText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separate"/>
      </w:r>
      <w:r w:rsidR="003D0EB6" w:rsidRPr="003D0EB6">
        <w:rPr>
          <w:rFonts w:ascii="Times New Roman" w:hAnsi="Times New Roman" w:cs="Times New Roman"/>
          <w:sz w:val="24"/>
        </w:rPr>
        <w:t>[2]</w:t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end"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085CE76A" w14:textId="77777777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318E47F9" w14:textId="1C4F9BFB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lebi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:</w:t>
      </w:r>
    </w:p>
    <w:p w14:paraId="1C81626F" w14:textId="3EA1939E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1. Waktu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perl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figur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ce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ripa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statis.</w:t>
      </w:r>
    </w:p>
    <w:p w14:paraId="0791A2C8" w14:textId="01EF0499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2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Otomat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lak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update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a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tik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uba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3596485E" w14:textId="48AF4E31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3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inimalisi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sala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input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a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figur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.</w:t>
      </w:r>
    </w:p>
    <w:p w14:paraId="1F43A40A" w14:textId="77777777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656B12C7" w14:textId="14930A7D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kura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:</w:t>
      </w:r>
    </w:p>
    <w:p w14:paraId="4A7AF4E1" w14:textId="73F961E0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1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butuh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resource memory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CPU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sa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6E4E7D79" w14:textId="74652584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2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butuh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umbe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anusi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umpun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7F243CBD" w14:textId="75B06341" w:rsid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3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cepat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genal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lengkap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IT table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cukup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lam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aren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lak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broadcast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mu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ain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50706354" w14:textId="77777777" w:rsidR="00646622" w:rsidRPr="00646622" w:rsidRDefault="00646622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8"/>
          <w:szCs w:val="32"/>
          <w:lang w:eastAsia="en-ID"/>
          <w14:ligatures w14:val="none"/>
        </w:rPr>
      </w:pPr>
    </w:p>
    <w:p w14:paraId="7C376A2E" w14:textId="192A31E5" w:rsidR="00901873" w:rsidRPr="00901873" w:rsidRDefault="00901873" w:rsidP="00901873">
      <w:pPr>
        <w:pStyle w:val="ListParagraph"/>
        <w:numPr>
          <w:ilvl w:val="0"/>
          <w:numId w:val="3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8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stance Vector Routing (DVR)</w:t>
      </w:r>
    </w:p>
    <w:p w14:paraId="491CBAFD" w14:textId="77777777" w:rsidR="00C7425A" w:rsidRDefault="00C7425A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451669B4" w14:textId="47E8CD67" w:rsidR="00646622" w:rsidRDefault="00901873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DV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rup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ing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namis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tapi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lgoritma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Bellman-Ford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ntukan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baiknya</w:t>
      </w:r>
      <w:proofErr w:type="spellEnd"/>
      <w:r w:rsidR="00866B63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Dimana proses routing yang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lakuk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dasark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rah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ak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bentuk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abel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lam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tentu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Masing-masing router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berik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formasi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kait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ada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646622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etahui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iap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ainnya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ada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waktu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tentu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begin"/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instrText xml:space="preserve"> ADDIN ZOTERO_ITEM CSL_CITATION {"citationID":"XqR8hnOm","properties":{"formattedCitation":"[2]","plainCitation":"[2]","noteIndex":0},"citationItems":[{"id":347,"uris":["http://zotero.org/users/10833703/items/RDIANKYM"],"itemData":{"id":347,"type":"article-journal","collection-title":"11","container-title":"Jurnal Ilmu-ilmu Informatika dan Manajemen STMIK","title":"PROTOCOL ROUTING","volume":"13","author":[{"family":"Nurazizah","given":"Indah Dapina"}],"issued":{"date-parts":[["2022"]],"season":"Mei"}}}],"schema":"https://github.com/citation-style-language/schema/raw/master/csl-citation.json"} </w:instrText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separate"/>
      </w:r>
      <w:r w:rsidR="003D0EB6" w:rsidRPr="003D0EB6">
        <w:rPr>
          <w:rFonts w:ascii="Times New Roman" w:hAnsi="Times New Roman" w:cs="Times New Roman"/>
          <w:sz w:val="24"/>
        </w:rPr>
        <w:t>[2]</w:t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fldChar w:fldCharType="end"/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3894FDE0" w14:textId="77777777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0AFCB1A9" w14:textId="21C1F2B2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lebi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:</w:t>
      </w:r>
    </w:p>
    <w:p w14:paraId="12D872FD" w14:textId="673643CD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1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tabi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aren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id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any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o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09EC39BE" w14:textId="0C02401A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2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ud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maintenance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mplement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3FA5F211" w14:textId="77777777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454289AA" w14:textId="0FB82F1F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kura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:</w:t>
      </w:r>
    </w:p>
    <w:p w14:paraId="6A8A98A7" w14:textId="215700AA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1. Skal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bata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0FB111C4" w14:textId="699D20FE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2. Waktu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convergence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elative lam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aren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update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irim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ad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wakt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tent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3D23BEE0" w14:textId="47211686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3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ent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jad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loop routing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hing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ake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iri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id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n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jangka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4EB6B894" w14:textId="77777777" w:rsidR="003D0EB6" w:rsidRDefault="003D0EB6" w:rsidP="00901873">
      <w:pPr>
        <w:pStyle w:val="ListParagraph"/>
        <w:spacing w:after="0" w:line="240" w:lineRule="auto"/>
        <w:ind w:left="2160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0AB1AFD6" w14:textId="2EC79C04" w:rsidR="003D0EB6" w:rsidRDefault="003D0EB6" w:rsidP="003D0EB6">
      <w:pPr>
        <w:pStyle w:val="ListParagraph"/>
        <w:numPr>
          <w:ilvl w:val="0"/>
          <w:numId w:val="7"/>
        </w:numPr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sep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</w:t>
      </w:r>
    </w:p>
    <w:p w14:paraId="6963AD4C" w14:textId="77777777" w:rsidR="00C7425A" w:rsidRDefault="00C72721" w:rsidP="003D0EB6">
      <w:pPr>
        <w:pStyle w:val="ListParagraph"/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</w:r>
    </w:p>
    <w:p w14:paraId="265E21A9" w14:textId="7945D9C9" w:rsidR="003D0EB6" w:rsidRDefault="00C7425A" w:rsidP="003D0EB6">
      <w:pPr>
        <w:pStyle w:val="ListParagraph"/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</w:r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er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lah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arahk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ua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tau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ebih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beda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ntar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lam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atu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ama</w:t>
      </w:r>
      <w:proofErr w:type="spellEnd"/>
      <w:r w:rsidR="003D0EB6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lam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mputer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router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tugas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hubungk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local (LAN)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uas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(WAN). Router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fungsi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ambil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aket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yang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irim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oleh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uatu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mudi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lastRenderedPageBreak/>
        <w:t>memeriksa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 w:rsidR="00C72721"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 xml:space="preserve">IP Address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irim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ruskannya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suai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 w:rsidR="00C7272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6D18AE7A" w14:textId="77777777" w:rsidR="00C72721" w:rsidRDefault="00C72721" w:rsidP="003D0EB6">
      <w:pPr>
        <w:pStyle w:val="ListParagraph"/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62A2B4D6" w14:textId="467C1CCE" w:rsidR="00C72721" w:rsidRDefault="00C72721" w:rsidP="00B91F91">
      <w:pPr>
        <w:pStyle w:val="ListParagraph"/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ab/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sep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milik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dasa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ad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a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i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fta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lam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uju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interface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ake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lam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sebu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iap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ilik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outing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ndir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is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atu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car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manual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ta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otomat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lalu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rotoko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ing. Pad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kal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mplek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hubung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any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be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ili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bai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irim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ake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.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fakto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a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di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nt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bai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  <w:r w:rsidR="00B91F9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 w:rsidR="00B91F91" w:rsidRPr="00B91F91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</w:p>
    <w:p w14:paraId="5276BE07" w14:textId="77777777" w:rsidR="00B91F91" w:rsidRDefault="00B91F91" w:rsidP="00B91F91">
      <w:pPr>
        <w:pStyle w:val="ListParagraph"/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29FEBB19" w14:textId="77777777" w:rsidR="00B91F91" w:rsidRDefault="00B91F91" w:rsidP="00B91F91">
      <w:pPr>
        <w:pStyle w:val="ListParagraph"/>
        <w:numPr>
          <w:ilvl w:val="0"/>
          <w:numId w:val="7"/>
        </w:numPr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-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</w:t>
      </w:r>
    </w:p>
    <w:p w14:paraId="2DF4F8EF" w14:textId="77777777" w:rsidR="00B91F91" w:rsidRDefault="00B91F91" w:rsidP="00B91F91">
      <w:pPr>
        <w:pStyle w:val="ListParagraph"/>
        <w:spacing w:after="0" w:line="240" w:lineRule="auto"/>
        <w:ind w:left="141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71A11F64" w14:textId="50F5C98F" w:rsidR="00B91F91" w:rsidRDefault="00B91F91" w:rsidP="00B91F91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outer Edge</w:t>
      </w:r>
    </w:p>
    <w:p w14:paraId="525360B8" w14:textId="24FBF103" w:rsidR="00B91F91" w:rsidRDefault="00B91F91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er Edge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rup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a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i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jung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fung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hubung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oka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WAN. 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in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iasa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punya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fitu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aman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pert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VPN dan IDS.</w:t>
      </w:r>
    </w:p>
    <w:p w14:paraId="0EE4D1C9" w14:textId="77777777" w:rsidR="00C7425A" w:rsidRDefault="00C7425A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0CA23AE0" w14:textId="59CF925F" w:rsidR="00B91F91" w:rsidRDefault="00B91F91" w:rsidP="00B91F91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outer Core</w:t>
      </w:r>
    </w:p>
    <w:p w14:paraId="3F0513EC" w14:textId="3C651299" w:rsidR="00B91F91" w:rsidRDefault="00B91F91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er Core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l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hubung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sa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mple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pert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ISP (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Internet Service Provider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). Router Core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punya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mampu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elol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alu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inta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em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ute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bai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girim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t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cukup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ai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670DF76E" w14:textId="77777777" w:rsidR="00C7425A" w:rsidRPr="00B91F91" w:rsidRDefault="00C7425A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2D1AEA49" w14:textId="4E76C810" w:rsidR="00B91F91" w:rsidRDefault="00B91F91" w:rsidP="00B91F91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Router Modular</w:t>
      </w:r>
    </w:p>
    <w:p w14:paraId="7A575EC5" w14:textId="77777777" w:rsidR="00B91F91" w:rsidRDefault="00B91F91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er Modula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l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konfigurasi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sua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e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butu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rbeda-bed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Router modula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ilik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berap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odu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tambah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hapus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pert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odu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r>
        <w:rPr>
          <w:rFonts w:ascii="Times New Roman" w:eastAsia="Times New Roman" w:hAnsi="Times New Roman" w:cs="Arial"/>
          <w:i/>
          <w:iCs/>
          <w:color w:val="000000"/>
          <w:kern w:val="0"/>
          <w:sz w:val="24"/>
          <w:szCs w:val="32"/>
          <w:lang w:eastAsia="en-ID"/>
          <w14:ligatures w14:val="none"/>
        </w:rPr>
        <w:t>switching</w:t>
      </w: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odu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routing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aman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lainny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. Karen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apat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konfigur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sua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butuh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modula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coco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pada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g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kal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besar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dan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mplek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rta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merlukan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nfigurasi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yang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fleksi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.</w:t>
      </w:r>
    </w:p>
    <w:p w14:paraId="57329B8D" w14:textId="77777777" w:rsidR="00C7425A" w:rsidRDefault="00C7425A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0585D55F" w14:textId="357DCEEB" w:rsidR="00B91F91" w:rsidRDefault="00B91F91" w:rsidP="00B91F91">
      <w:pPr>
        <w:pStyle w:val="ListParagraph"/>
        <w:numPr>
          <w:ilvl w:val="0"/>
          <w:numId w:val="9"/>
        </w:numPr>
        <w:spacing w:after="0" w:line="240" w:lineRule="auto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Nirkabel</w:t>
      </w:r>
      <w:proofErr w:type="spellEnd"/>
    </w:p>
    <w:p w14:paraId="3032FCB2" w14:textId="5C3D79A8" w:rsidR="00B91F91" w:rsidRDefault="00B91F91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Router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Nirkabel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dalah</w:t>
      </w:r>
      <w:proofErr w:type="spellEnd"/>
      <w:r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enis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router yang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igunakan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hubungkan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menggunakan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Wi-Fi. Router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nirkabel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terhubung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abel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seperti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nyedia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akses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jaringan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nirkabel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untuk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perangkat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eras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 (laptop,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komputer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 xml:space="preserve">, smartphone, </w:t>
      </w:r>
      <w:proofErr w:type="spellStart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dll</w:t>
      </w:r>
      <w:proofErr w:type="spellEnd"/>
      <w:r w:rsidR="00C7425A"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  <w:t>).</w:t>
      </w:r>
    </w:p>
    <w:p w14:paraId="35F0C3DA" w14:textId="77777777" w:rsidR="00C7425A" w:rsidRDefault="00C7425A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2E52C5BF" w14:textId="77777777" w:rsidR="00B91F91" w:rsidRDefault="00B91F91" w:rsidP="00B91F91">
      <w:pPr>
        <w:pStyle w:val="ListParagraph"/>
        <w:spacing w:after="0" w:line="240" w:lineRule="auto"/>
        <w:ind w:left="2138"/>
        <w:rPr>
          <w:rFonts w:ascii="Times New Roman" w:eastAsia="Times New Roman" w:hAnsi="Times New Roman" w:cs="Arial"/>
          <w:color w:val="000000"/>
          <w:kern w:val="0"/>
          <w:sz w:val="24"/>
          <w:szCs w:val="32"/>
          <w:lang w:eastAsia="en-ID"/>
          <w14:ligatures w14:val="none"/>
        </w:rPr>
      </w:pPr>
    </w:p>
    <w:p w14:paraId="1E8CD69C" w14:textId="7D54FE02" w:rsidR="00C72721" w:rsidRDefault="00D135A4" w:rsidP="00D135A4">
      <w:pPr>
        <w:pStyle w:val="ListParagraph"/>
        <w:spacing w:after="0" w:line="240" w:lineRule="auto"/>
        <w:ind w:left="0"/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32"/>
          <w:lang w:eastAsia="en-ID"/>
          <w14:ligatures w14:val="none"/>
        </w:rPr>
      </w:pPr>
      <w:proofErr w:type="spellStart"/>
      <w:r w:rsidRPr="00D135A4"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32"/>
          <w:lang w:eastAsia="en-ID"/>
          <w14:ligatures w14:val="none"/>
        </w:rPr>
        <w:t>Referensi</w:t>
      </w:r>
      <w:proofErr w:type="spellEnd"/>
    </w:p>
    <w:p w14:paraId="449372D6" w14:textId="77777777" w:rsidR="00D135A4" w:rsidRPr="00D135A4" w:rsidRDefault="00D135A4" w:rsidP="00D135A4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eastAsia="Times New Roman" w:cs="Arial"/>
          <w:b/>
          <w:bCs/>
          <w:color w:val="000000"/>
          <w:kern w:val="0"/>
          <w:szCs w:val="32"/>
          <w:lang w:eastAsia="en-ID"/>
          <w14:ligatures w14:val="none"/>
        </w:rPr>
        <w:fldChar w:fldCharType="begin"/>
      </w:r>
      <w:r>
        <w:rPr>
          <w:rFonts w:eastAsia="Times New Roman" w:cs="Arial"/>
          <w:b/>
          <w:bCs/>
          <w:color w:val="000000"/>
          <w:kern w:val="0"/>
          <w:szCs w:val="32"/>
          <w:lang w:eastAsia="en-ID"/>
          <w14:ligatures w14:val="none"/>
        </w:rPr>
        <w:instrText xml:space="preserve"> ADDIN ZOTERO_BIBL {"uncited":[],"omitted":[],"custom":[]} CSL_BIBLIOGRAPHY </w:instrText>
      </w:r>
      <w:r>
        <w:rPr>
          <w:rFonts w:eastAsia="Times New Roman" w:cs="Arial"/>
          <w:b/>
          <w:bCs/>
          <w:color w:val="000000"/>
          <w:kern w:val="0"/>
          <w:szCs w:val="32"/>
          <w:lang w:eastAsia="en-ID"/>
          <w14:ligatures w14:val="none"/>
        </w:rPr>
        <w:fldChar w:fldCharType="separate"/>
      </w:r>
      <w:r w:rsidRPr="00D135A4">
        <w:rPr>
          <w:rFonts w:ascii="Times New Roman" w:hAnsi="Times New Roman" w:cs="Times New Roman"/>
          <w:sz w:val="24"/>
        </w:rPr>
        <w:t>[1]</w:t>
      </w:r>
      <w:r w:rsidRPr="00D135A4">
        <w:rPr>
          <w:rFonts w:ascii="Times New Roman" w:hAnsi="Times New Roman" w:cs="Times New Roman"/>
          <w:sz w:val="24"/>
        </w:rPr>
        <w:tab/>
        <w:t xml:space="preserve">S. </w:t>
      </w:r>
      <w:proofErr w:type="spellStart"/>
      <w:r w:rsidRPr="00D135A4">
        <w:rPr>
          <w:rFonts w:ascii="Times New Roman" w:hAnsi="Times New Roman" w:cs="Times New Roman"/>
          <w:sz w:val="24"/>
        </w:rPr>
        <w:t>Syamsu</w:t>
      </w:r>
      <w:proofErr w:type="spellEnd"/>
      <w:r w:rsidRPr="00D135A4">
        <w:rPr>
          <w:rFonts w:ascii="Times New Roman" w:hAnsi="Times New Roman" w:cs="Times New Roman"/>
          <w:sz w:val="24"/>
        </w:rPr>
        <w:t xml:space="preserve">, “BAB 6 KONSEP ROUTING,” in </w:t>
      </w:r>
      <w:r w:rsidRPr="00D135A4">
        <w:rPr>
          <w:rFonts w:ascii="Times New Roman" w:hAnsi="Times New Roman" w:cs="Times New Roman"/>
          <w:i/>
          <w:iCs/>
          <w:sz w:val="24"/>
        </w:rPr>
        <w:t>MODEL JARINGAN KOMPUTER</w:t>
      </w:r>
      <w:r w:rsidRPr="00D135A4">
        <w:rPr>
          <w:rFonts w:ascii="Times New Roman" w:hAnsi="Times New Roman" w:cs="Times New Roman"/>
          <w:sz w:val="24"/>
        </w:rPr>
        <w:t>, STMIK AKBA.</w:t>
      </w:r>
    </w:p>
    <w:p w14:paraId="67A94791" w14:textId="77777777" w:rsidR="00D135A4" w:rsidRPr="00D135A4" w:rsidRDefault="00D135A4" w:rsidP="00D135A4">
      <w:pPr>
        <w:pStyle w:val="Bibliography"/>
        <w:rPr>
          <w:rFonts w:ascii="Times New Roman" w:hAnsi="Times New Roman" w:cs="Times New Roman"/>
          <w:sz w:val="24"/>
        </w:rPr>
      </w:pPr>
      <w:r w:rsidRPr="00D135A4">
        <w:rPr>
          <w:rFonts w:ascii="Times New Roman" w:hAnsi="Times New Roman" w:cs="Times New Roman"/>
          <w:sz w:val="24"/>
        </w:rPr>
        <w:t>[2]</w:t>
      </w:r>
      <w:r w:rsidRPr="00D135A4">
        <w:rPr>
          <w:rFonts w:ascii="Times New Roman" w:hAnsi="Times New Roman" w:cs="Times New Roman"/>
          <w:sz w:val="24"/>
        </w:rPr>
        <w:tab/>
        <w:t xml:space="preserve">I. D. </w:t>
      </w:r>
      <w:proofErr w:type="spellStart"/>
      <w:r w:rsidRPr="00D135A4">
        <w:rPr>
          <w:rFonts w:ascii="Times New Roman" w:hAnsi="Times New Roman" w:cs="Times New Roman"/>
          <w:sz w:val="24"/>
        </w:rPr>
        <w:t>Nurazizah</w:t>
      </w:r>
      <w:proofErr w:type="spellEnd"/>
      <w:r w:rsidRPr="00D135A4">
        <w:rPr>
          <w:rFonts w:ascii="Times New Roman" w:hAnsi="Times New Roman" w:cs="Times New Roman"/>
          <w:sz w:val="24"/>
        </w:rPr>
        <w:t xml:space="preserve">, “PROTOCOL ROUTING,” </w:t>
      </w:r>
      <w:r w:rsidRPr="00D135A4">
        <w:rPr>
          <w:rFonts w:ascii="Times New Roman" w:hAnsi="Times New Roman" w:cs="Times New Roman"/>
          <w:i/>
          <w:iCs/>
          <w:sz w:val="24"/>
        </w:rPr>
        <w:t xml:space="preserve">J. </w:t>
      </w:r>
      <w:proofErr w:type="spellStart"/>
      <w:r w:rsidRPr="00D135A4">
        <w:rPr>
          <w:rFonts w:ascii="Times New Roman" w:hAnsi="Times New Roman" w:cs="Times New Roman"/>
          <w:i/>
          <w:iCs/>
          <w:sz w:val="24"/>
        </w:rPr>
        <w:t>Ilmu-Ilmu</w:t>
      </w:r>
      <w:proofErr w:type="spellEnd"/>
      <w:r w:rsidRPr="00D135A4">
        <w:rPr>
          <w:rFonts w:ascii="Times New Roman" w:hAnsi="Times New Roman" w:cs="Times New Roman"/>
          <w:i/>
          <w:iCs/>
          <w:sz w:val="24"/>
        </w:rPr>
        <w:t xml:space="preserve"> Inform. Dan </w:t>
      </w:r>
      <w:proofErr w:type="spellStart"/>
      <w:r w:rsidRPr="00D135A4">
        <w:rPr>
          <w:rFonts w:ascii="Times New Roman" w:hAnsi="Times New Roman" w:cs="Times New Roman"/>
          <w:i/>
          <w:iCs/>
          <w:sz w:val="24"/>
        </w:rPr>
        <w:t>Manaj</w:t>
      </w:r>
      <w:proofErr w:type="spellEnd"/>
      <w:r w:rsidRPr="00D135A4">
        <w:rPr>
          <w:rFonts w:ascii="Times New Roman" w:hAnsi="Times New Roman" w:cs="Times New Roman"/>
          <w:i/>
          <w:iCs/>
          <w:sz w:val="24"/>
        </w:rPr>
        <w:t>. STMIK</w:t>
      </w:r>
      <w:r w:rsidRPr="00D135A4">
        <w:rPr>
          <w:rFonts w:ascii="Times New Roman" w:hAnsi="Times New Roman" w:cs="Times New Roman"/>
          <w:sz w:val="24"/>
        </w:rPr>
        <w:t>, vol. 13, Mei 2022.</w:t>
      </w:r>
    </w:p>
    <w:p w14:paraId="12ED366F" w14:textId="4468B998" w:rsidR="00D135A4" w:rsidRPr="00D135A4" w:rsidRDefault="00D135A4" w:rsidP="00D135A4">
      <w:pPr>
        <w:pStyle w:val="ListParagraph"/>
        <w:spacing w:after="0" w:line="240" w:lineRule="auto"/>
        <w:ind w:left="0"/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32"/>
          <w:lang w:eastAsia="en-ID"/>
          <w14:ligatures w14:val="none"/>
        </w:rPr>
      </w:pPr>
      <w:r>
        <w:rPr>
          <w:rFonts w:ascii="Times New Roman" w:eastAsia="Times New Roman" w:hAnsi="Times New Roman" w:cs="Arial"/>
          <w:b/>
          <w:bCs/>
          <w:color w:val="000000"/>
          <w:kern w:val="0"/>
          <w:sz w:val="24"/>
          <w:szCs w:val="32"/>
          <w:lang w:eastAsia="en-ID"/>
          <w14:ligatures w14:val="none"/>
        </w:rPr>
        <w:fldChar w:fldCharType="end"/>
      </w:r>
    </w:p>
    <w:sectPr w:rsidR="00D135A4" w:rsidRPr="00D135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3F0686"/>
    <w:multiLevelType w:val="hybridMultilevel"/>
    <w:tmpl w:val="79E83268"/>
    <w:lvl w:ilvl="0" w:tplc="1BD06FA0">
      <w:start w:val="1"/>
      <w:numFmt w:val="lowerLetter"/>
      <w:lvlText w:val="%1."/>
      <w:lvlJc w:val="left"/>
      <w:pPr>
        <w:ind w:left="1440" w:hanging="360"/>
      </w:pPr>
      <w:rPr>
        <w:b w:val="0"/>
        <w:bCs w:val="0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1EF2DA6"/>
    <w:multiLevelType w:val="hybridMultilevel"/>
    <w:tmpl w:val="500A16E0"/>
    <w:lvl w:ilvl="0" w:tplc="F6061084">
      <w:start w:val="1"/>
      <w:numFmt w:val="lowerLetter"/>
      <w:lvlText w:val="%1)"/>
      <w:lvlJc w:val="left"/>
      <w:pPr>
        <w:ind w:left="2160" w:hanging="360"/>
      </w:pPr>
      <w:rPr>
        <w:sz w:val="24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 w15:restartNumberingAfterBreak="0">
    <w:nsid w:val="164C2438"/>
    <w:multiLevelType w:val="hybridMultilevel"/>
    <w:tmpl w:val="3572BA18"/>
    <w:lvl w:ilvl="0" w:tplc="11900530">
      <w:start w:val="3"/>
      <w:numFmt w:val="lowerLetter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3600" w:hanging="360"/>
      </w:pPr>
    </w:lvl>
    <w:lvl w:ilvl="2" w:tplc="3809001B" w:tentative="1">
      <w:start w:val="1"/>
      <w:numFmt w:val="lowerRoman"/>
      <w:lvlText w:val="%3."/>
      <w:lvlJc w:val="right"/>
      <w:pPr>
        <w:ind w:left="4320" w:hanging="180"/>
      </w:pPr>
    </w:lvl>
    <w:lvl w:ilvl="3" w:tplc="3809000F" w:tentative="1">
      <w:start w:val="1"/>
      <w:numFmt w:val="decimal"/>
      <w:lvlText w:val="%4."/>
      <w:lvlJc w:val="left"/>
      <w:pPr>
        <w:ind w:left="5040" w:hanging="360"/>
      </w:pPr>
    </w:lvl>
    <w:lvl w:ilvl="4" w:tplc="38090019" w:tentative="1">
      <w:start w:val="1"/>
      <w:numFmt w:val="lowerLetter"/>
      <w:lvlText w:val="%5."/>
      <w:lvlJc w:val="left"/>
      <w:pPr>
        <w:ind w:left="5760" w:hanging="360"/>
      </w:pPr>
    </w:lvl>
    <w:lvl w:ilvl="5" w:tplc="3809001B" w:tentative="1">
      <w:start w:val="1"/>
      <w:numFmt w:val="lowerRoman"/>
      <w:lvlText w:val="%6."/>
      <w:lvlJc w:val="right"/>
      <w:pPr>
        <w:ind w:left="6480" w:hanging="180"/>
      </w:pPr>
    </w:lvl>
    <w:lvl w:ilvl="6" w:tplc="3809000F" w:tentative="1">
      <w:start w:val="1"/>
      <w:numFmt w:val="decimal"/>
      <w:lvlText w:val="%7."/>
      <w:lvlJc w:val="left"/>
      <w:pPr>
        <w:ind w:left="7200" w:hanging="360"/>
      </w:pPr>
    </w:lvl>
    <w:lvl w:ilvl="7" w:tplc="38090019" w:tentative="1">
      <w:start w:val="1"/>
      <w:numFmt w:val="lowerLetter"/>
      <w:lvlText w:val="%8."/>
      <w:lvlJc w:val="left"/>
      <w:pPr>
        <w:ind w:left="7920" w:hanging="360"/>
      </w:pPr>
    </w:lvl>
    <w:lvl w:ilvl="8" w:tplc="3809001B" w:tentative="1">
      <w:start w:val="1"/>
      <w:numFmt w:val="lowerRoman"/>
      <w:lvlText w:val="%9."/>
      <w:lvlJc w:val="right"/>
      <w:pPr>
        <w:ind w:left="8640" w:hanging="180"/>
      </w:pPr>
    </w:lvl>
  </w:abstractNum>
  <w:abstractNum w:abstractNumId="3" w15:restartNumberingAfterBreak="0">
    <w:nsid w:val="175B2037"/>
    <w:multiLevelType w:val="hybridMultilevel"/>
    <w:tmpl w:val="20F00E56"/>
    <w:lvl w:ilvl="0" w:tplc="38090017">
      <w:start w:val="1"/>
      <w:numFmt w:val="lowerLetter"/>
      <w:lvlText w:val="%1)"/>
      <w:lvlJc w:val="left"/>
      <w:pPr>
        <w:ind w:left="2138" w:hanging="360"/>
      </w:pPr>
    </w:lvl>
    <w:lvl w:ilvl="1" w:tplc="38090019" w:tentative="1">
      <w:start w:val="1"/>
      <w:numFmt w:val="lowerLetter"/>
      <w:lvlText w:val="%2."/>
      <w:lvlJc w:val="left"/>
      <w:pPr>
        <w:ind w:left="2858" w:hanging="360"/>
      </w:pPr>
    </w:lvl>
    <w:lvl w:ilvl="2" w:tplc="3809001B" w:tentative="1">
      <w:start w:val="1"/>
      <w:numFmt w:val="lowerRoman"/>
      <w:lvlText w:val="%3."/>
      <w:lvlJc w:val="right"/>
      <w:pPr>
        <w:ind w:left="3578" w:hanging="180"/>
      </w:pPr>
    </w:lvl>
    <w:lvl w:ilvl="3" w:tplc="3809000F" w:tentative="1">
      <w:start w:val="1"/>
      <w:numFmt w:val="decimal"/>
      <w:lvlText w:val="%4."/>
      <w:lvlJc w:val="left"/>
      <w:pPr>
        <w:ind w:left="4298" w:hanging="360"/>
      </w:pPr>
    </w:lvl>
    <w:lvl w:ilvl="4" w:tplc="38090019" w:tentative="1">
      <w:start w:val="1"/>
      <w:numFmt w:val="lowerLetter"/>
      <w:lvlText w:val="%5."/>
      <w:lvlJc w:val="left"/>
      <w:pPr>
        <w:ind w:left="5018" w:hanging="360"/>
      </w:pPr>
    </w:lvl>
    <w:lvl w:ilvl="5" w:tplc="3809001B" w:tentative="1">
      <w:start w:val="1"/>
      <w:numFmt w:val="lowerRoman"/>
      <w:lvlText w:val="%6."/>
      <w:lvlJc w:val="right"/>
      <w:pPr>
        <w:ind w:left="5738" w:hanging="180"/>
      </w:pPr>
    </w:lvl>
    <w:lvl w:ilvl="6" w:tplc="3809000F" w:tentative="1">
      <w:start w:val="1"/>
      <w:numFmt w:val="decimal"/>
      <w:lvlText w:val="%7."/>
      <w:lvlJc w:val="left"/>
      <w:pPr>
        <w:ind w:left="6458" w:hanging="360"/>
      </w:pPr>
    </w:lvl>
    <w:lvl w:ilvl="7" w:tplc="38090019" w:tentative="1">
      <w:start w:val="1"/>
      <w:numFmt w:val="lowerLetter"/>
      <w:lvlText w:val="%8."/>
      <w:lvlJc w:val="left"/>
      <w:pPr>
        <w:ind w:left="7178" w:hanging="360"/>
      </w:pPr>
    </w:lvl>
    <w:lvl w:ilvl="8" w:tplc="3809001B" w:tentative="1">
      <w:start w:val="1"/>
      <w:numFmt w:val="lowerRoman"/>
      <w:lvlText w:val="%9."/>
      <w:lvlJc w:val="right"/>
      <w:pPr>
        <w:ind w:left="7898" w:hanging="180"/>
      </w:pPr>
    </w:lvl>
  </w:abstractNum>
  <w:abstractNum w:abstractNumId="4" w15:restartNumberingAfterBreak="0">
    <w:nsid w:val="38863164"/>
    <w:multiLevelType w:val="hybridMultilevel"/>
    <w:tmpl w:val="2A464BE8"/>
    <w:lvl w:ilvl="0" w:tplc="92A2E6AE">
      <w:start w:val="1"/>
      <w:numFmt w:val="bullet"/>
      <w:lvlText w:val="-"/>
      <w:lvlJc w:val="left"/>
      <w:pPr>
        <w:ind w:left="25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5" w15:restartNumberingAfterBreak="0">
    <w:nsid w:val="38F425F3"/>
    <w:multiLevelType w:val="hybridMultilevel"/>
    <w:tmpl w:val="03762F76"/>
    <w:lvl w:ilvl="0" w:tplc="806879FA">
      <w:numFmt w:val="bullet"/>
      <w:lvlText w:val="-"/>
      <w:lvlJc w:val="left"/>
      <w:pPr>
        <w:ind w:left="25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6" w15:restartNumberingAfterBreak="0">
    <w:nsid w:val="58877EFF"/>
    <w:multiLevelType w:val="hybridMultilevel"/>
    <w:tmpl w:val="9C3630B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FDB223A"/>
    <w:multiLevelType w:val="hybridMultilevel"/>
    <w:tmpl w:val="9C3630B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0FE14BC"/>
    <w:multiLevelType w:val="hybridMultilevel"/>
    <w:tmpl w:val="4BD48DBC"/>
    <w:lvl w:ilvl="0" w:tplc="38090019">
      <w:start w:val="1"/>
      <w:numFmt w:val="lowerLetter"/>
      <w:lvlText w:val="%1."/>
      <w:lvlJc w:val="left"/>
      <w:pPr>
        <w:ind w:left="1713" w:hanging="360"/>
      </w:pPr>
    </w:lvl>
    <w:lvl w:ilvl="1" w:tplc="38090019" w:tentative="1">
      <w:start w:val="1"/>
      <w:numFmt w:val="lowerLetter"/>
      <w:lvlText w:val="%2."/>
      <w:lvlJc w:val="left"/>
      <w:pPr>
        <w:ind w:left="2433" w:hanging="360"/>
      </w:pPr>
    </w:lvl>
    <w:lvl w:ilvl="2" w:tplc="3809001B" w:tentative="1">
      <w:start w:val="1"/>
      <w:numFmt w:val="lowerRoman"/>
      <w:lvlText w:val="%3."/>
      <w:lvlJc w:val="right"/>
      <w:pPr>
        <w:ind w:left="3153" w:hanging="180"/>
      </w:pPr>
    </w:lvl>
    <w:lvl w:ilvl="3" w:tplc="3809000F" w:tentative="1">
      <w:start w:val="1"/>
      <w:numFmt w:val="decimal"/>
      <w:lvlText w:val="%4."/>
      <w:lvlJc w:val="left"/>
      <w:pPr>
        <w:ind w:left="3873" w:hanging="360"/>
      </w:pPr>
    </w:lvl>
    <w:lvl w:ilvl="4" w:tplc="38090019" w:tentative="1">
      <w:start w:val="1"/>
      <w:numFmt w:val="lowerLetter"/>
      <w:lvlText w:val="%5."/>
      <w:lvlJc w:val="left"/>
      <w:pPr>
        <w:ind w:left="4593" w:hanging="360"/>
      </w:pPr>
    </w:lvl>
    <w:lvl w:ilvl="5" w:tplc="3809001B" w:tentative="1">
      <w:start w:val="1"/>
      <w:numFmt w:val="lowerRoman"/>
      <w:lvlText w:val="%6."/>
      <w:lvlJc w:val="right"/>
      <w:pPr>
        <w:ind w:left="5313" w:hanging="180"/>
      </w:pPr>
    </w:lvl>
    <w:lvl w:ilvl="6" w:tplc="3809000F" w:tentative="1">
      <w:start w:val="1"/>
      <w:numFmt w:val="decimal"/>
      <w:lvlText w:val="%7."/>
      <w:lvlJc w:val="left"/>
      <w:pPr>
        <w:ind w:left="6033" w:hanging="360"/>
      </w:pPr>
    </w:lvl>
    <w:lvl w:ilvl="7" w:tplc="38090019" w:tentative="1">
      <w:start w:val="1"/>
      <w:numFmt w:val="lowerLetter"/>
      <w:lvlText w:val="%8."/>
      <w:lvlJc w:val="left"/>
      <w:pPr>
        <w:ind w:left="6753" w:hanging="360"/>
      </w:pPr>
    </w:lvl>
    <w:lvl w:ilvl="8" w:tplc="3809001B" w:tentative="1">
      <w:start w:val="1"/>
      <w:numFmt w:val="lowerRoman"/>
      <w:lvlText w:val="%9."/>
      <w:lvlJc w:val="right"/>
      <w:pPr>
        <w:ind w:left="7473" w:hanging="180"/>
      </w:pPr>
    </w:lvl>
  </w:abstractNum>
  <w:num w:numId="1" w16cid:durableId="1247425271">
    <w:abstractNumId w:val="6"/>
  </w:num>
  <w:num w:numId="2" w16cid:durableId="1292204670">
    <w:abstractNumId w:val="0"/>
  </w:num>
  <w:num w:numId="3" w16cid:durableId="1264416812">
    <w:abstractNumId w:val="1"/>
  </w:num>
  <w:num w:numId="4" w16cid:durableId="1418745815">
    <w:abstractNumId w:val="7"/>
  </w:num>
  <w:num w:numId="5" w16cid:durableId="2009556096">
    <w:abstractNumId w:val="5"/>
  </w:num>
  <w:num w:numId="6" w16cid:durableId="84769291">
    <w:abstractNumId w:val="4"/>
  </w:num>
  <w:num w:numId="7" w16cid:durableId="2001735887">
    <w:abstractNumId w:val="2"/>
  </w:num>
  <w:num w:numId="8" w16cid:durableId="490484044">
    <w:abstractNumId w:val="8"/>
  </w:num>
  <w:num w:numId="9" w16cid:durableId="166300116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FD769A"/>
    <w:rsid w:val="00057C28"/>
    <w:rsid w:val="000A5F50"/>
    <w:rsid w:val="00305118"/>
    <w:rsid w:val="003D0EB6"/>
    <w:rsid w:val="004421CA"/>
    <w:rsid w:val="00471F0D"/>
    <w:rsid w:val="005C3225"/>
    <w:rsid w:val="00600445"/>
    <w:rsid w:val="00607625"/>
    <w:rsid w:val="00646622"/>
    <w:rsid w:val="00653F11"/>
    <w:rsid w:val="00817849"/>
    <w:rsid w:val="00826AFD"/>
    <w:rsid w:val="00866B63"/>
    <w:rsid w:val="008D1673"/>
    <w:rsid w:val="00901873"/>
    <w:rsid w:val="009054F5"/>
    <w:rsid w:val="00B22587"/>
    <w:rsid w:val="00B91F91"/>
    <w:rsid w:val="00BD3AE9"/>
    <w:rsid w:val="00C07F66"/>
    <w:rsid w:val="00C72721"/>
    <w:rsid w:val="00C7425A"/>
    <w:rsid w:val="00D135A4"/>
    <w:rsid w:val="00D3465F"/>
    <w:rsid w:val="00E5385E"/>
    <w:rsid w:val="00F668ED"/>
    <w:rsid w:val="00FD76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5105F8"/>
  <w15:chartTrackingRefBased/>
  <w15:docId w15:val="{DC10CC79-2F66-4E03-BF0D-38612D40AD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054F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9054F5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styleId="ListParagraph">
    <w:name w:val="List Paragraph"/>
    <w:basedOn w:val="Normal"/>
    <w:uiPriority w:val="34"/>
    <w:qFormat/>
    <w:rsid w:val="00BD3AE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135A4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0</TotalTime>
  <Pages>1</Pages>
  <Words>1352</Words>
  <Characters>7712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BILA</dc:creator>
  <cp:keywords/>
  <dc:description/>
  <cp:lastModifiedBy>NABILA</cp:lastModifiedBy>
  <cp:revision>4</cp:revision>
  <dcterms:created xsi:type="dcterms:W3CDTF">2023-05-04T03:08:00Z</dcterms:created>
  <dcterms:modified xsi:type="dcterms:W3CDTF">2023-05-05T01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g46SBbKG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